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F1A092B" w14:textId="7B3082D8" w:rsidR="00F73776" w:rsidRPr="0016728A" w:rsidRDefault="00383F00" w:rsidP="0016728A">
      <w:pPr>
        <w:jc w:val="center"/>
        <w:rPr>
          <w:rFonts w:ascii="Calibri" w:hAnsi="Calibri" w:cs="Calibri"/>
          <w:b/>
          <w:bCs/>
          <w:sz w:val="28"/>
          <w:szCs w:val="28"/>
          <w:lang w:val="it-IT"/>
        </w:rPr>
      </w:pPr>
      <w:r w:rsidRPr="0016728A">
        <w:rPr>
          <w:rFonts w:ascii="Calibri" w:hAnsi="Calibri" w:cs="Calibri"/>
          <w:b/>
          <w:bCs/>
          <w:sz w:val="28"/>
          <w:szCs w:val="28"/>
          <w:lang w:val="it-IT"/>
        </w:rPr>
        <w:t>Supplementary Material</w:t>
      </w:r>
    </w:p>
    <w:p w14:paraId="59915E28" w14:textId="77777777" w:rsidR="0016728A" w:rsidRPr="00BD308B" w:rsidRDefault="0016728A">
      <w:pPr>
        <w:rPr>
          <w:rFonts w:ascii="Calibri" w:hAnsi="Calibri" w:cs="Calibri"/>
          <w:b/>
          <w:bCs/>
          <w:sz w:val="24"/>
          <w:szCs w:val="24"/>
          <w:lang w:val="it-IT"/>
        </w:rPr>
      </w:pPr>
    </w:p>
    <w:p w14:paraId="23856564" w14:textId="3FD5E69A" w:rsidR="00383F00" w:rsidRPr="00BD308B" w:rsidRDefault="00CE3436" w:rsidP="00383F00">
      <w:pPr>
        <w:rPr>
          <w:rFonts w:ascii="Calibri" w:hAnsi="Calibri" w:cs="Calibri"/>
          <w:b/>
          <w:lang w:val="en-GB"/>
        </w:rPr>
      </w:pPr>
      <w:r>
        <w:rPr>
          <w:rFonts w:ascii="Calibri" w:hAnsi="Calibri" w:cs="Calibri"/>
          <w:b/>
          <w:lang w:val="en-GB"/>
        </w:rPr>
        <w:t>Supplementary Table 1</w:t>
      </w:r>
      <w:r w:rsidR="00383F00" w:rsidRPr="00BD308B">
        <w:rPr>
          <w:rFonts w:ascii="Calibri" w:hAnsi="Calibri" w:cs="Calibri"/>
          <w:b/>
          <w:lang w:val="en-GB"/>
        </w:rPr>
        <w:t xml:space="preserve">. Randomized controlled trials investigating the role of SGLT2 inhibitors in patients with acute or worsening HF and trials investigating the role of SGLT2 inhibitors on decongestion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17"/>
        <w:gridCol w:w="1263"/>
        <w:gridCol w:w="1238"/>
        <w:gridCol w:w="1379"/>
        <w:gridCol w:w="1331"/>
        <w:gridCol w:w="1121"/>
        <w:gridCol w:w="1713"/>
      </w:tblGrid>
      <w:tr w:rsidR="00383F00" w:rsidRPr="00BD308B" w14:paraId="0DF65401" w14:textId="77777777" w:rsidTr="00DB77A6">
        <w:tc>
          <w:tcPr>
            <w:tcW w:w="1078" w:type="dxa"/>
          </w:tcPr>
          <w:p w14:paraId="4F8F6EBD" w14:textId="77777777" w:rsidR="00383F00" w:rsidRPr="00BD308B" w:rsidRDefault="00383F00" w:rsidP="00DB77A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CA"/>
              </w:rPr>
              <w:t>Study name and year</w:t>
            </w:r>
          </w:p>
        </w:tc>
        <w:tc>
          <w:tcPr>
            <w:tcW w:w="1341" w:type="dxa"/>
          </w:tcPr>
          <w:p w14:paraId="4C983874" w14:textId="77777777" w:rsidR="00383F00" w:rsidRPr="00BD308B" w:rsidRDefault="00383F00" w:rsidP="00DB77A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CA"/>
              </w:rPr>
              <w:t>Drug comparison</w:t>
            </w:r>
          </w:p>
        </w:tc>
        <w:tc>
          <w:tcPr>
            <w:tcW w:w="1315" w:type="dxa"/>
          </w:tcPr>
          <w:p w14:paraId="06BA9448" w14:textId="77777777" w:rsidR="00383F00" w:rsidRPr="00BD308B" w:rsidRDefault="00383F00" w:rsidP="00DB77A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CA"/>
              </w:rPr>
              <w:t>Number of patients</w:t>
            </w:r>
          </w:p>
        </w:tc>
        <w:tc>
          <w:tcPr>
            <w:tcW w:w="1466" w:type="dxa"/>
          </w:tcPr>
          <w:p w14:paraId="3ED75557" w14:textId="77777777" w:rsidR="00383F00" w:rsidRPr="00BD308B" w:rsidRDefault="00383F00" w:rsidP="00DB77A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CA"/>
              </w:rPr>
              <w:t>Main eligibility criteria</w:t>
            </w:r>
          </w:p>
        </w:tc>
        <w:tc>
          <w:tcPr>
            <w:tcW w:w="1415" w:type="dxa"/>
          </w:tcPr>
          <w:p w14:paraId="65F1B382" w14:textId="77777777" w:rsidR="00383F00" w:rsidRPr="00BD308B" w:rsidRDefault="00383F00" w:rsidP="00DB77A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CA"/>
              </w:rPr>
              <w:t>Primary outcome</w:t>
            </w:r>
          </w:p>
        </w:tc>
        <w:tc>
          <w:tcPr>
            <w:tcW w:w="1188" w:type="dxa"/>
          </w:tcPr>
          <w:p w14:paraId="04807851" w14:textId="77777777" w:rsidR="00383F00" w:rsidRPr="00BD308B" w:rsidRDefault="00383F00" w:rsidP="00DB77A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CA"/>
              </w:rPr>
              <w:t>Effect of treatment on primary outcome</w:t>
            </w:r>
          </w:p>
        </w:tc>
        <w:tc>
          <w:tcPr>
            <w:tcW w:w="1825" w:type="dxa"/>
          </w:tcPr>
          <w:p w14:paraId="4F947917" w14:textId="77777777" w:rsidR="00383F00" w:rsidRPr="00BD308B" w:rsidRDefault="00383F00" w:rsidP="00DB77A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CA"/>
              </w:rPr>
              <w:t>Additional findings</w:t>
            </w:r>
          </w:p>
        </w:tc>
      </w:tr>
      <w:tr w:rsidR="00383F00" w:rsidRPr="00BD308B" w14:paraId="6C3342EB" w14:textId="77777777" w:rsidTr="00DB77A6">
        <w:tc>
          <w:tcPr>
            <w:tcW w:w="1078" w:type="dxa"/>
          </w:tcPr>
          <w:p w14:paraId="3E016C60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MPA-RESPONSE-AHF, 2020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EYW1tYW48L0F1dGhvcj48WWVhcj4yMDIwPC9ZZWFyPjxS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</w:fldData>
              </w:fldCha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EYW1tYW48L0F1dGhvcj48WWVhcj4yMDIwPC9ZZWFyPjxS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</w:fldData>
              </w:fldCha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Pr="00BD308B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vertAlign w:val="superscript"/>
              </w:rPr>
              <w:t>126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  <w:p w14:paraId="57A779B0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341" w:type="dxa"/>
          </w:tcPr>
          <w:p w14:paraId="4EF43478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Empagliflozin 10 mg once daily vs placebo for 30 days</w:t>
            </w:r>
          </w:p>
        </w:tc>
        <w:tc>
          <w:tcPr>
            <w:tcW w:w="1315" w:type="dxa"/>
          </w:tcPr>
          <w:p w14:paraId="098DD024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 xml:space="preserve">80 patients </w:t>
            </w:r>
          </w:p>
        </w:tc>
        <w:tc>
          <w:tcPr>
            <w:tcW w:w="1466" w:type="dxa"/>
          </w:tcPr>
          <w:p w14:paraId="2076A1D0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-Aged &gt;18 years </w:t>
            </w:r>
          </w:p>
          <w:p w14:paraId="022A6CE7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-AHF, defined as all of the following: (i) dyspnoea at rest or with minimal exertion, (ii) signs of congestion (iii) BNP ≥350 pg/mL or NT-proBNP≥1400 pg/mL (if AF: BNP ≥500 pg/mL </w:t>
            </w:r>
          </w:p>
          <w:p w14:paraId="30A08035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or NT-proBNP ≥2000 pg/mL), and (iv) treated with loop diuretics at screening. </w:t>
            </w:r>
          </w:p>
          <w:p w14:paraId="18634421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eGFR ≥30 mL/min/1.73m2 between presentation and randomization</w:t>
            </w:r>
          </w:p>
          <w:p w14:paraId="33396C6C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415" w:type="dxa"/>
          </w:tcPr>
          <w:p w14:paraId="3D013B2F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/>
              </w:rPr>
              <w:t>Change in VAS dyspnoea score, diuretic response (weight change per 40 mg</w:t>
            </w:r>
          </w:p>
          <w:p w14:paraId="73484CA4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/>
              </w:rPr>
              <w:t>furosemide), change in NT-proBNP, and length of stay.</w:t>
            </w:r>
          </w:p>
        </w:tc>
        <w:tc>
          <w:tcPr>
            <w:tcW w:w="1188" w:type="dxa"/>
          </w:tcPr>
          <w:p w14:paraId="37B1363A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No difference was observed in VAS dyspnoea score, diuretic response, length of stay, or change in NT-proBNP.</w:t>
            </w:r>
          </w:p>
          <w:p w14:paraId="247A1248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825" w:type="dxa"/>
          </w:tcPr>
          <w:p w14:paraId="7A1C2B5F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Empagliflozin reduced a combined endpoint of</w:t>
            </w:r>
          </w:p>
          <w:p w14:paraId="25B8C5D6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in-hospital WHF, rehospitalization for HF or death at 60 days;</w:t>
            </w:r>
          </w:p>
          <w:p w14:paraId="3C8A72FE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-Urinary output up until day 4 was significantly greater with empagliflozin </w:t>
            </w:r>
          </w:p>
          <w:p w14:paraId="266A425B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No increase in the fractional excretion of sodium or 24-hour urinary sodium excretion at 4 or 30 days</w:t>
            </w:r>
          </w:p>
          <w:p w14:paraId="55806CDB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No change in body weight after 4 days.</w:t>
            </w:r>
          </w:p>
          <w:p w14:paraId="3ADCF88F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 Increase in plasma osmolality with empagliflozin at 72</w:t>
            </w:r>
          </w:p>
          <w:p w14:paraId="4A38481C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hours.</w:t>
            </w:r>
          </w:p>
        </w:tc>
      </w:tr>
      <w:tr w:rsidR="00383F00" w:rsidRPr="00BD308B" w14:paraId="41D7B6D1" w14:textId="77777777" w:rsidTr="00DB77A6">
        <w:tc>
          <w:tcPr>
            <w:tcW w:w="1078" w:type="dxa"/>
          </w:tcPr>
          <w:p w14:paraId="059B2F08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Tamaki et al, 2021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UYW1ha2k8L0F1dGhvcj48WWVhcj4yMDIxPC9ZZWFyPjxS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instrText xml:space="preserve"> ADDIN EN.CITE </w:instrTex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UYW1ha2k8L0F1dGhvcj48WWVhcj4yMDIxPC9ZZWFyPjxS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instrText xml:space="preserve"> ADDIN EN.CITE.DATA </w:instrTex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end"/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separate"/>
            </w:r>
            <w:r w:rsidRPr="00BD308B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vertAlign w:val="superscript"/>
                <w:lang w:val="en-CA"/>
              </w:rPr>
              <w:t>138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end"/>
            </w:r>
          </w:p>
        </w:tc>
        <w:tc>
          <w:tcPr>
            <w:tcW w:w="1341" w:type="dxa"/>
          </w:tcPr>
          <w:p w14:paraId="2D67EA8C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Empagliflozin 10 mg/daily</w:t>
            </w:r>
          </w:p>
          <w:p w14:paraId="069DCFE2" w14:textId="77777777" w:rsidR="00383F00" w:rsidRPr="00BD308B" w:rsidRDefault="00383F00" w:rsidP="00DB77A6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add-on or conventional glucose-lowering therapy within 96 h from admission.</w:t>
            </w:r>
          </w:p>
        </w:tc>
        <w:tc>
          <w:tcPr>
            <w:tcW w:w="1315" w:type="dxa"/>
          </w:tcPr>
          <w:p w14:paraId="6F3CCE77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59 (terminated early due to COVID-19 pandemic)</w:t>
            </w:r>
          </w:p>
        </w:tc>
        <w:tc>
          <w:tcPr>
            <w:tcW w:w="1466" w:type="dxa"/>
          </w:tcPr>
          <w:p w14:paraId="0AC9A25F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aged ≥20 years</w:t>
            </w:r>
          </w:p>
          <w:p w14:paraId="7466C2CB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-With T2DM </w:t>
            </w:r>
          </w:p>
          <w:p w14:paraId="254BCD00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Admitted for ADHF</w:t>
            </w:r>
          </w:p>
          <w:p w14:paraId="6804382A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sv-SE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sv-SE"/>
              </w:rPr>
              <w:t>-eGFR ≥15 mL/(min·1.73 m2)</w:t>
            </w:r>
          </w:p>
        </w:tc>
        <w:tc>
          <w:tcPr>
            <w:tcW w:w="1415" w:type="dxa"/>
          </w:tcPr>
          <w:p w14:paraId="04EB81D2" w14:textId="77777777" w:rsidR="00383F00" w:rsidRPr="00BD308B" w:rsidRDefault="00383F00" w:rsidP="00DB77A6">
            <w:pPr>
              <w:autoSpaceDE w:val="0"/>
              <w:autoSpaceDN w:val="0"/>
              <w:adjustRightInd w:val="0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>Decongestion</w:t>
            </w:r>
          </w:p>
          <w:p w14:paraId="59E0119B" w14:textId="77777777" w:rsidR="00383F00" w:rsidRPr="00BD308B" w:rsidRDefault="00383F00" w:rsidP="00DB77A6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>as assessed based on NT-proBNP levels.</w:t>
            </w:r>
          </w:p>
        </w:tc>
        <w:tc>
          <w:tcPr>
            <w:tcW w:w="1188" w:type="dxa"/>
          </w:tcPr>
          <w:p w14:paraId="0410499E" w14:textId="77777777" w:rsidR="00383F00" w:rsidRPr="00BD308B" w:rsidRDefault="00383F00" w:rsidP="00DB77A6">
            <w:pPr>
              <w:autoSpaceDE w:val="0"/>
              <w:autoSpaceDN w:val="0"/>
              <w:adjustRightInd w:val="0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>Lower Nt-proBNP at day 7</w:t>
            </w:r>
          </w:p>
        </w:tc>
        <w:tc>
          <w:tcPr>
            <w:tcW w:w="1825" w:type="dxa"/>
          </w:tcPr>
          <w:p w14:paraId="7FE4F1DC" w14:textId="77777777" w:rsidR="00383F00" w:rsidRPr="00BD308B" w:rsidRDefault="00383F00" w:rsidP="00DB77A6">
            <w:pPr>
              <w:autoSpaceDE w:val="0"/>
              <w:autoSpaceDN w:val="0"/>
              <w:adjustRightInd w:val="0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>-No changes in body weight at day 7</w:t>
            </w:r>
          </w:p>
          <w:p w14:paraId="0D1F7F5C" w14:textId="77777777" w:rsidR="00383F00" w:rsidRPr="00BD308B" w:rsidRDefault="00383F00" w:rsidP="00DB77A6">
            <w:pPr>
              <w:autoSpaceDE w:val="0"/>
              <w:autoSpaceDN w:val="0"/>
              <w:adjustRightInd w:val="0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 xml:space="preserve">-Greater urine volume and greater urinary excretion of glucose and sodium during the first 24 hours </w:t>
            </w:r>
          </w:p>
          <w:p w14:paraId="0C659869" w14:textId="77777777" w:rsidR="00383F00" w:rsidRPr="00BD308B" w:rsidRDefault="00383F00" w:rsidP="00DB77A6">
            <w:pPr>
              <w:autoSpaceDE w:val="0"/>
              <w:autoSpaceDN w:val="0"/>
              <w:adjustRightInd w:val="0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lastRenderedPageBreak/>
              <w:t>- Lower %</w:t>
            </w:r>
            <w:r w:rsidRPr="00BD308B">
              <w:rPr>
                <w:rFonts w:ascii="Calibri" w:hAnsi="Calibri" w:cs="Calibri"/>
                <w:sz w:val="20"/>
                <w:szCs w:val="20"/>
                <w:lang w:val="sv-SE"/>
              </w:rPr>
              <w:t>Δ</w:t>
            </w: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>PV (but estimated inappropriately based on Strauss</w:t>
            </w:r>
          </w:p>
          <w:p w14:paraId="30949929" w14:textId="77777777" w:rsidR="00383F00" w:rsidRPr="00BD308B" w:rsidRDefault="00383F00" w:rsidP="00DB77A6">
            <w:pPr>
              <w:autoSpaceDE w:val="0"/>
              <w:autoSpaceDN w:val="0"/>
              <w:adjustRightInd w:val="0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>formula)^</w:t>
            </w:r>
          </w:p>
          <w:p w14:paraId="4FC48965" w14:textId="77777777" w:rsidR="00383F00" w:rsidRPr="00BD308B" w:rsidRDefault="00383F00" w:rsidP="00DB77A6">
            <w:pPr>
              <w:autoSpaceDE w:val="0"/>
              <w:autoSpaceDN w:val="0"/>
              <w:adjustRightInd w:val="0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>-Greater haemoconcentration at day 7</w:t>
            </w:r>
          </w:p>
        </w:tc>
      </w:tr>
      <w:tr w:rsidR="00383F00" w:rsidRPr="00BD308B" w14:paraId="61F54A38" w14:textId="77777777" w:rsidTr="00DB77A6">
        <w:tc>
          <w:tcPr>
            <w:tcW w:w="1078" w:type="dxa"/>
          </w:tcPr>
          <w:p w14:paraId="0B8D4293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lastRenderedPageBreak/>
              <w:t xml:space="preserve">SOLOIST-WHF, 2021 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CaGF0dDwvQXV0aG9yPjxZZWFyPjIwMjE8L1llYXI+PFJl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</w:fldData>
              </w:fldCha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instrText xml:space="preserve"> ADDIN EN.CITE </w:instrTex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CaGF0dDwvQXV0aG9yPjxZZWFyPjIwMjE8L1llYXI+PFJl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</w:fldData>
              </w:fldCha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instrText xml:space="preserve"> ADDIN EN.CITE.DATA </w:instrTex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end"/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separate"/>
            </w:r>
            <w:r w:rsidRPr="00BD308B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vertAlign w:val="superscript"/>
                <w:lang w:val="en-CA"/>
              </w:rPr>
              <w:t>56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end"/>
            </w:r>
          </w:p>
        </w:tc>
        <w:tc>
          <w:tcPr>
            <w:tcW w:w="1341" w:type="dxa"/>
          </w:tcPr>
          <w:p w14:paraId="453FC24A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Sotagliflozinn vs placebo</w:t>
            </w:r>
          </w:p>
        </w:tc>
        <w:tc>
          <w:tcPr>
            <w:tcW w:w="1315" w:type="dxa"/>
          </w:tcPr>
          <w:p w14:paraId="3A0D7643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hAnsi="Calibri" w:cs="Calibri"/>
                <w:color w:val="212121"/>
                <w:sz w:val="20"/>
                <w:szCs w:val="20"/>
                <w:shd w:val="clear" w:color="auto" w:fill="FFFFFF"/>
              </w:rPr>
              <w:t>1,222 patients</w:t>
            </w:r>
          </w:p>
        </w:tc>
        <w:tc>
          <w:tcPr>
            <w:tcW w:w="1466" w:type="dxa"/>
          </w:tcPr>
          <w:p w14:paraId="317EB8F7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-Aged 18 to 85 years </w:t>
            </w:r>
          </w:p>
          <w:p w14:paraId="658AA04A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Recent hospitalization due to WHF receiving iv diuretics</w:t>
            </w:r>
          </w:p>
          <w:p w14:paraId="12341871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With T2DM</w:t>
            </w:r>
          </w:p>
          <w:p w14:paraId="739A6D8E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-eGFR ≥ 30 ml/min/ 1.73 m2 </w:t>
            </w:r>
          </w:p>
        </w:tc>
        <w:tc>
          <w:tcPr>
            <w:tcW w:w="1415" w:type="dxa"/>
          </w:tcPr>
          <w:p w14:paraId="0669DDDF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Total number of CV deaths and hospitalizations and urgent visits for HF (first and subsequent events).</w:t>
            </w:r>
          </w:p>
        </w:tc>
        <w:tc>
          <w:tcPr>
            <w:tcW w:w="1188" w:type="dxa"/>
          </w:tcPr>
          <w:p w14:paraId="26715C1A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HR, 0.67; 95% CI, 0.52 to 0.85</w:t>
            </w:r>
          </w:p>
        </w:tc>
        <w:tc>
          <w:tcPr>
            <w:tcW w:w="1825" w:type="dxa"/>
          </w:tcPr>
          <w:p w14:paraId="65E70BBD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Benefits consistent across LVEF</w:t>
            </w:r>
          </w:p>
          <w:p w14:paraId="6BBA37A3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</w:t>
            </w: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 xml:space="preserve"> 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Starting sotagliflozin before discharge significantly decreased CV deaths and HF events through 30 and 90 days after discharge.</w:t>
            </w:r>
          </w:p>
        </w:tc>
      </w:tr>
      <w:tr w:rsidR="00383F00" w:rsidRPr="00BD308B" w14:paraId="14FC63C6" w14:textId="77777777" w:rsidTr="00DB77A6">
        <w:tc>
          <w:tcPr>
            <w:tcW w:w="1078" w:type="dxa"/>
          </w:tcPr>
          <w:p w14:paraId="1A2D36AA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EMPAG-HF, 2022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TY2h1bHplPC9BdXRob3I+PFllYXI+MjAyMjwvWWVhcj48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</w:fldData>
              </w:fldCha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instrText xml:space="preserve"> ADDIN EN.CITE </w:instrTex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TY2h1bHplPC9BdXRob3I+PFllYXI+MjAyMjwvWWVhcj48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</w:fldData>
              </w:fldCha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instrText xml:space="preserve"> ADDIN EN.CITE.DATA </w:instrTex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end"/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separate"/>
            </w:r>
            <w:r w:rsidRPr="00BD308B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vertAlign w:val="superscript"/>
                <w:lang w:val="en-CA"/>
              </w:rPr>
              <w:t>128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end"/>
            </w:r>
          </w:p>
        </w:tc>
        <w:tc>
          <w:tcPr>
            <w:tcW w:w="1341" w:type="dxa"/>
          </w:tcPr>
          <w:p w14:paraId="5396D5F3" w14:textId="77777777" w:rsidR="00383F00" w:rsidRPr="00BD308B" w:rsidRDefault="00383F00" w:rsidP="00DB77A6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>Empagliflozin 25 mg daily or placebo within 12 hours of hospitalization</w:t>
            </w:r>
          </w:p>
          <w:p w14:paraId="5C9A9BF9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>for 5 days</w:t>
            </w:r>
          </w:p>
        </w:tc>
        <w:tc>
          <w:tcPr>
            <w:tcW w:w="1315" w:type="dxa"/>
          </w:tcPr>
          <w:p w14:paraId="325E9159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60</w:t>
            </w:r>
          </w:p>
        </w:tc>
        <w:tc>
          <w:tcPr>
            <w:tcW w:w="1466" w:type="dxa"/>
          </w:tcPr>
          <w:p w14:paraId="70FAE0C4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Aged 18 to 85 years</w:t>
            </w:r>
          </w:p>
          <w:p w14:paraId="638DAC72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ADHF with signs of congestion</w:t>
            </w:r>
          </w:p>
          <w:p w14:paraId="4D1D8B52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-BNP &gt;100 pg/mL or NT-proBNP &gt;300 pg/mL. </w:t>
            </w:r>
          </w:p>
          <w:p w14:paraId="0176B6F0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sv-SE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sv-SE"/>
              </w:rPr>
              <w:t xml:space="preserve">-eGFR ≥30 mL/min per 1.73 m² </w:t>
            </w:r>
          </w:p>
        </w:tc>
        <w:tc>
          <w:tcPr>
            <w:tcW w:w="1415" w:type="dxa"/>
          </w:tcPr>
          <w:p w14:paraId="4254C91D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>Cumulative urine output over 5 days</w:t>
            </w:r>
          </w:p>
        </w:tc>
        <w:tc>
          <w:tcPr>
            <w:tcW w:w="1188" w:type="dxa"/>
          </w:tcPr>
          <w:p w14:paraId="49B432A8" w14:textId="77777777" w:rsidR="00383F00" w:rsidRPr="00BD308B" w:rsidRDefault="00383F00" w:rsidP="00DB77A6">
            <w:pPr>
              <w:autoSpaceDE w:val="0"/>
              <w:autoSpaceDN w:val="0"/>
              <w:adjustRightInd w:val="0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>-25% increase in cumulative</w:t>
            </w:r>
          </w:p>
          <w:p w14:paraId="21082329" w14:textId="77777777" w:rsidR="00383F00" w:rsidRPr="00BD308B" w:rsidRDefault="00383F00" w:rsidP="00DB77A6">
            <w:pPr>
              <w:autoSpaceDE w:val="0"/>
              <w:autoSpaceDN w:val="0"/>
              <w:adjustRightInd w:val="0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 xml:space="preserve">urine output over 5 days (median 10.8 versus 8.7 L in placebo, group difference estimation 2.2 L [95% CI, 8.4 to 3.6]). </w:t>
            </w:r>
          </w:p>
          <w:p w14:paraId="5039A459" w14:textId="77777777" w:rsidR="00383F00" w:rsidRPr="00BD308B" w:rsidRDefault="00383F00" w:rsidP="00DB77A6">
            <w:pPr>
              <w:autoSpaceDE w:val="0"/>
              <w:autoSpaceDN w:val="0"/>
              <w:adjustRightInd w:val="0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 xml:space="preserve">-Increased diuretic efficiency compared with placebo (14.1 mL urine per milligram furosemide equivalent [95% CI, 0.6–27.7]) </w:t>
            </w:r>
          </w:p>
          <w:p w14:paraId="4E62DCF9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825" w:type="dxa"/>
          </w:tcPr>
          <w:p w14:paraId="41C412D9" w14:textId="77777777" w:rsidR="00383F00" w:rsidRPr="00BD308B" w:rsidRDefault="00383F00" w:rsidP="00DB77A6">
            <w:pPr>
              <w:autoSpaceDE w:val="0"/>
              <w:autoSpaceDN w:val="0"/>
              <w:adjustRightInd w:val="0"/>
              <w:rPr>
                <w:rFonts w:ascii="Calibri" w:hAnsi="Calibri" w:cs="Calibri"/>
                <w:sz w:val="20"/>
                <w:szCs w:val="20"/>
                <w:lang w:val="en-CA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CA"/>
              </w:rPr>
              <w:t>-No significant differences in eGFR, nor in markers of renal injury</w:t>
            </w:r>
          </w:p>
          <w:p w14:paraId="1A13F93C" w14:textId="77777777" w:rsidR="00383F00" w:rsidRPr="00BD308B" w:rsidRDefault="00383F00" w:rsidP="00DB77A6">
            <w:pPr>
              <w:autoSpaceDE w:val="0"/>
              <w:autoSpaceDN w:val="0"/>
              <w:adjustRightInd w:val="0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>-More pronounced decrease in NTproBNP</w:t>
            </w:r>
          </w:p>
          <w:p w14:paraId="0B4D2394" w14:textId="77777777" w:rsidR="00383F00" w:rsidRPr="00BD308B" w:rsidRDefault="00383F00" w:rsidP="00DB77A6">
            <w:pPr>
              <w:autoSpaceDE w:val="0"/>
              <w:autoSpaceDN w:val="0"/>
              <w:adjustRightInd w:val="0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>-Trend towards reduction in body weight</w:t>
            </w:r>
          </w:p>
          <w:p w14:paraId="295AA1C2" w14:textId="77777777" w:rsidR="00383F00" w:rsidRPr="00BD308B" w:rsidRDefault="00383F00" w:rsidP="00DB77A6">
            <w:pPr>
              <w:autoSpaceDE w:val="0"/>
              <w:autoSpaceDN w:val="0"/>
              <w:adjustRightInd w:val="0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 xml:space="preserve"> </w:t>
            </w:r>
          </w:p>
        </w:tc>
      </w:tr>
      <w:tr w:rsidR="00383F00" w:rsidRPr="00BD308B" w14:paraId="258E55C9" w14:textId="77777777" w:rsidTr="00DB77A6">
        <w:tc>
          <w:tcPr>
            <w:tcW w:w="1078" w:type="dxa"/>
          </w:tcPr>
          <w:p w14:paraId="318C63AB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EMPULSE, 2022 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Wb29yczwvQXV0aG9yPjxZZWFyPjIwMjI8L1llYXI+PFJl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instrText xml:space="preserve"> ADDIN EN.CITE </w:instrTex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Wb29yczwvQXV0aG9yPjxZZWFyPjIwMjI8L1llYXI+PFJl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instrText xml:space="preserve"> ADDIN EN.CITE.DATA </w:instrTex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end"/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separate"/>
            </w:r>
            <w:r w:rsidRPr="00BD308B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vertAlign w:val="superscript"/>
                <w:lang w:val="en-CA"/>
              </w:rPr>
              <w:t>123,124,129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end"/>
            </w:r>
          </w:p>
        </w:tc>
        <w:tc>
          <w:tcPr>
            <w:tcW w:w="1341" w:type="dxa"/>
          </w:tcPr>
          <w:p w14:paraId="71D86E8F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Empagliflozin 10 mg once daily vs placebo</w:t>
            </w:r>
          </w:p>
        </w:tc>
        <w:tc>
          <w:tcPr>
            <w:tcW w:w="1315" w:type="dxa"/>
          </w:tcPr>
          <w:p w14:paraId="1716632E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530 </w:t>
            </w:r>
          </w:p>
        </w:tc>
        <w:tc>
          <w:tcPr>
            <w:tcW w:w="1466" w:type="dxa"/>
          </w:tcPr>
          <w:p w14:paraId="50E79FAC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 Aged ≥18 years</w:t>
            </w:r>
          </w:p>
          <w:p w14:paraId="60E559A8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- Hospitalized due to AHF 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lastRenderedPageBreak/>
              <w:t>with signs of congestion (following stabilization between 24 h and 5 days after admission).*</w:t>
            </w:r>
          </w:p>
          <w:p w14:paraId="59AD6982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 Any LVEF</w:t>
            </w:r>
          </w:p>
          <w:p w14:paraId="6CB57425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- NT-proBNP ≥1600 pg/mL or BNP ≥400 pg/mL (if AF NT-proBNP ≥2400 pg/mL or BNP ≥600 pg/mL). </w:t>
            </w:r>
          </w:p>
          <w:p w14:paraId="08359A11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 Received at least 40mg of i.v. furosemide or equivalent.</w:t>
            </w:r>
          </w:p>
          <w:p w14:paraId="0B6443F0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415" w:type="dxa"/>
          </w:tcPr>
          <w:p w14:paraId="208F05C9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lastRenderedPageBreak/>
              <w:t xml:space="preserve">Clinical benefit (a hierarchical composite of 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lastRenderedPageBreak/>
              <w:t xml:space="preserve">death from any cause, number of </w:t>
            </w:r>
          </w:p>
          <w:p w14:paraId="29DDC152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HF events and time to first HF event, or a 5 point or greater difference in change from baseline in the KCCQ-TSS) at 90 days, as assessed using a win ratio.</w:t>
            </w:r>
          </w:p>
        </w:tc>
        <w:tc>
          <w:tcPr>
            <w:tcW w:w="1188" w:type="dxa"/>
          </w:tcPr>
          <w:p w14:paraId="3B4E1D56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lastRenderedPageBreak/>
              <w:t xml:space="preserve">Stratified win ratio, 1.36; 95% 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lastRenderedPageBreak/>
              <w:t>CI, 1.09–1.68.</w:t>
            </w:r>
          </w:p>
        </w:tc>
        <w:tc>
          <w:tcPr>
            <w:tcW w:w="1825" w:type="dxa"/>
          </w:tcPr>
          <w:p w14:paraId="3EC84F13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lastRenderedPageBreak/>
              <w:t xml:space="preserve">Improvement in decongestion as assessed with weight loss (WL), 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lastRenderedPageBreak/>
              <w:t xml:space="preserve">WL adjusted for mean daily loop diuretic dose (WL-adjusted), change from baseline in NTproBNP levels, hemoconcentration, and clinical congestion score after 15, 30, and 90 days of treatment. </w:t>
            </w:r>
          </w:p>
        </w:tc>
      </w:tr>
      <w:tr w:rsidR="00383F00" w:rsidRPr="00BD308B" w14:paraId="60337DC8" w14:textId="77777777" w:rsidTr="00DB77A6">
        <w:tc>
          <w:tcPr>
            <w:tcW w:w="1078" w:type="dxa"/>
          </w:tcPr>
          <w:p w14:paraId="607DB73D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lastRenderedPageBreak/>
              <w:t>Yeoh SE et al., 2023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ZZW9oPC9BdXRob3I+PFllYXI+MjAyMzwvWWVhcj48UmVj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</w:fldData>
              </w:fldCha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ZZW9oPC9BdXRob3I+PFllYXI+MjAyMzwvWWVhcj48UmVj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</w:fldData>
              </w:fldCha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Pr="00BD308B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vertAlign w:val="superscript"/>
              </w:rPr>
              <w:t>137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1" w:type="dxa"/>
          </w:tcPr>
          <w:p w14:paraId="51EB9A57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Dapagliflozin 10 mg once daily</w:t>
            </w:r>
          </w:p>
          <w:p w14:paraId="568CED1F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vs metolazone 5–10 mg once daily for 3-days </w:t>
            </w:r>
          </w:p>
        </w:tc>
        <w:tc>
          <w:tcPr>
            <w:tcW w:w="1315" w:type="dxa"/>
          </w:tcPr>
          <w:p w14:paraId="77719F37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61</w:t>
            </w:r>
          </w:p>
        </w:tc>
        <w:tc>
          <w:tcPr>
            <w:tcW w:w="1466" w:type="dxa"/>
          </w:tcPr>
          <w:p w14:paraId="5CF602D4" w14:textId="77777777" w:rsidR="00383F00" w:rsidRPr="00BD308B" w:rsidRDefault="00383F00" w:rsidP="00DB77A6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 xml:space="preserve">-Adult patients </w:t>
            </w:r>
          </w:p>
          <w:p w14:paraId="64D776F9" w14:textId="77777777" w:rsidR="00383F00" w:rsidRPr="00BD308B" w:rsidRDefault="00383F00" w:rsidP="00DB77A6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 xml:space="preserve">-hospitalized for WHF </w:t>
            </w:r>
          </w:p>
          <w:p w14:paraId="38FC273E" w14:textId="77777777" w:rsidR="00383F00" w:rsidRPr="00BD308B" w:rsidRDefault="00383F00" w:rsidP="00DB77A6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>-Any LVEF</w:t>
            </w:r>
          </w:p>
          <w:p w14:paraId="3C7A47DF" w14:textId="77777777" w:rsidR="00383F00" w:rsidRPr="00BD308B" w:rsidRDefault="00383F00" w:rsidP="00DB77A6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>-With diuretic resistance defined as insufficient decongestion (decrease in weight &lt;1 kg or negative fluid balance &lt;1 L) over the prior 24 h despite treatment with high dose IV loop diuretic (equivalent to ≥160 mg IV furosemide in 24 h) were eligible.</w:t>
            </w:r>
          </w:p>
          <w:p w14:paraId="3A240164" w14:textId="77777777" w:rsidR="00383F00" w:rsidRPr="00BD308B" w:rsidRDefault="00383F00" w:rsidP="00DB77A6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>-BNP ≥ 100 pg/mL or NT-proBNP ≥ 400 pg/Ml</w:t>
            </w:r>
          </w:p>
          <w:p w14:paraId="125628D5" w14:textId="77777777" w:rsidR="00383F00" w:rsidRPr="00BD308B" w:rsidRDefault="00383F00" w:rsidP="00DB77A6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 xml:space="preserve">-persisting congestion  </w:t>
            </w:r>
          </w:p>
          <w:p w14:paraId="0E691C25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lastRenderedPageBreak/>
              <w:t>- eGFR ≥20 mL/min/1.73 m2.</w:t>
            </w:r>
          </w:p>
        </w:tc>
        <w:tc>
          <w:tcPr>
            <w:tcW w:w="1415" w:type="dxa"/>
          </w:tcPr>
          <w:p w14:paraId="716963B9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lastRenderedPageBreak/>
              <w:t xml:space="preserve">Diuretic effect, assessed by change in weight (kg). </w:t>
            </w:r>
          </w:p>
        </w:tc>
        <w:tc>
          <w:tcPr>
            <w:tcW w:w="1188" w:type="dxa"/>
          </w:tcPr>
          <w:p w14:paraId="73239775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The mean (±SD)</w:t>
            </w:r>
          </w:p>
          <w:p w14:paraId="37764908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decrease in weight at 96 h was 3.0 (2.5) kg with dapagliflozin compared to 3.6 (2.0) kg with metolazone [mean difference 0.65,</w:t>
            </w:r>
          </w:p>
          <w:p w14:paraId="4FDC968A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95% CI −0.12,1.41 kg; P = 0.11].</w:t>
            </w:r>
            <w:r w:rsidRPr="00BD308B">
              <w:rPr>
                <w:rFonts w:ascii="Calibri" w:hAnsi="Calibri" w:cs="Calibri"/>
                <w:sz w:val="20"/>
                <w:szCs w:val="20"/>
                <w:lang w:val="en-GB"/>
              </w:rPr>
              <w:t xml:space="preserve"> #</w:t>
            </w:r>
          </w:p>
        </w:tc>
        <w:tc>
          <w:tcPr>
            <w:tcW w:w="1825" w:type="dxa"/>
          </w:tcPr>
          <w:p w14:paraId="5C8815C8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-Higher doses of loop diuretics needed with dapagliflozin </w:t>
            </w:r>
          </w:p>
          <w:p w14:paraId="6BB877D7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Changes in pulmonary congestion and volume</w:t>
            </w:r>
          </w:p>
          <w:p w14:paraId="1EDA594F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assessment score were similar between treatments. </w:t>
            </w:r>
          </w:p>
          <w:p w14:paraId="39A0FC3F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Decreases in plasma sodium and potassium and increases in urea and</w:t>
            </w:r>
          </w:p>
          <w:p w14:paraId="6FF9E0D7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creatinine were smaller with dapagliflozin </w:t>
            </w:r>
          </w:p>
        </w:tc>
      </w:tr>
      <w:tr w:rsidR="00383F00" w:rsidRPr="00BD308B" w14:paraId="064A186F" w14:textId="77777777" w:rsidTr="00DB77A6">
        <w:tc>
          <w:tcPr>
            <w:tcW w:w="1078" w:type="dxa"/>
          </w:tcPr>
          <w:p w14:paraId="326D4E3A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DICTATE-AHF, 2024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Db3g8L0F1dGhvcj48WWVhcj4yMDI0PC9ZZWFyPjxSZWNO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</w:fldData>
              </w:fldCha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instrText xml:space="preserve"> ADDIN EN.CITE </w:instrTex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Db3g8L0F1dGhvcj48WWVhcj4yMDI0PC9ZZWFyPjxSZWNO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</w:fldData>
              </w:fldCha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instrText xml:space="preserve"> ADDIN EN.CITE.DATA </w:instrTex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end"/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separate"/>
            </w:r>
            <w:r w:rsidRPr="00BD308B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vertAlign w:val="superscript"/>
                <w:lang w:val="en-CA"/>
              </w:rPr>
              <w:t>135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fldChar w:fldCharType="end"/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 </w:t>
            </w:r>
          </w:p>
        </w:tc>
        <w:tc>
          <w:tcPr>
            <w:tcW w:w="1341" w:type="dxa"/>
          </w:tcPr>
          <w:p w14:paraId="265EE87B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Dapagliflozin 10 mg vs placebo</w:t>
            </w:r>
          </w:p>
        </w:tc>
        <w:tc>
          <w:tcPr>
            <w:tcW w:w="1315" w:type="dxa"/>
          </w:tcPr>
          <w:p w14:paraId="22096F42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240 </w:t>
            </w:r>
          </w:p>
        </w:tc>
        <w:tc>
          <w:tcPr>
            <w:tcW w:w="1466" w:type="dxa"/>
          </w:tcPr>
          <w:p w14:paraId="5EFDEFC5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Age ≥18 years</w:t>
            </w:r>
          </w:p>
          <w:p w14:paraId="4EE44CA1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AHF with congestion</w:t>
            </w:r>
          </w:p>
          <w:p w14:paraId="275CA431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Anticipated or active use of IV loop diuretic</w:t>
            </w:r>
          </w:p>
          <w:p w14:paraId="2813AE44" w14:textId="77777777" w:rsidR="00383F00" w:rsidRPr="00BD308B" w:rsidRDefault="00383F00" w:rsidP="00DB77A6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-eGFR ≥25 mL/min/1.73 m2 </w:t>
            </w:r>
          </w:p>
        </w:tc>
        <w:tc>
          <w:tcPr>
            <w:tcW w:w="1415" w:type="dxa"/>
          </w:tcPr>
          <w:p w14:paraId="16111E9A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Diuretic efficiency calculated as cumulative weight change divided by cumulative loop diuretic dose and expressed as kg/40 mg IV furosemide-equivalent</w:t>
            </w:r>
          </w:p>
          <w:p w14:paraId="29CFC0C1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</w:p>
          <w:p w14:paraId="2222788B" w14:textId="77777777" w:rsidR="00383F00" w:rsidRPr="00BD308B" w:rsidRDefault="00383F00" w:rsidP="00DB77A6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</w:tcPr>
          <w:p w14:paraId="1F772A77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Odds ratio 0.65 (95% CI 0.41-1.01)</w:t>
            </w:r>
          </w:p>
        </w:tc>
        <w:tc>
          <w:tcPr>
            <w:tcW w:w="1825" w:type="dxa"/>
          </w:tcPr>
          <w:p w14:paraId="39A4D306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</w:t>
            </w:r>
            <w:r w:rsidRPr="00BD308B">
              <w:rPr>
                <w:rFonts w:ascii="Calibri" w:hAnsi="Calibri" w:cs="Calibri"/>
                <w:sz w:val="20"/>
                <w:szCs w:val="20"/>
                <w:lang w:val="en-CA"/>
              </w:rPr>
              <w:t xml:space="preserve"> 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Median cumulative loop diuretic dose was reduced with  dapagliflozin vs. placebo: 560 vs. 800 mg, p = 0.006</w:t>
            </w:r>
          </w:p>
          <w:p w14:paraId="03406513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 Dapagliflozin vs. placebo at 5 days: 24-hour natriuresis: 50 vs. 35 mmol/40 mg IV furosemide (p = 0.025)</w:t>
            </w:r>
          </w:p>
          <w:p w14:paraId="58723FD9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 24-hour diuresis: 634 vs. 403 mL/40 mg IV furosemide (p = 0.005)</w:t>
            </w:r>
          </w:p>
          <w:p w14:paraId="32085FA5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</w:p>
        </w:tc>
      </w:tr>
      <w:tr w:rsidR="00383F00" w:rsidRPr="00BD308B" w14:paraId="74D4EDEF" w14:textId="77777777" w:rsidTr="00DB77A6">
        <w:tc>
          <w:tcPr>
            <w:tcW w:w="1078" w:type="dxa"/>
          </w:tcPr>
          <w:p w14:paraId="6398057B" w14:textId="77777777" w:rsidR="00383F00" w:rsidRPr="00BD308B" w:rsidRDefault="00383F00" w:rsidP="00DB77A6">
            <w:pPr>
              <w:spacing w:after="160" w:line="259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DAPA-Shuttle1, 2024</w:t>
            </w:r>
            <w:r w:rsidRPr="00BD308B" w:rsidDel="001D02F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 </w:t>
            </w:r>
          </w:p>
        </w:tc>
        <w:tc>
          <w:tcPr>
            <w:tcW w:w="1341" w:type="dxa"/>
          </w:tcPr>
          <w:p w14:paraId="5A173180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Dapagliflozin 10mg daily vs placebo for 4 weeks</w:t>
            </w:r>
            <w:r w:rsidRPr="00BD308B" w:rsidDel="001D02F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 </w:t>
            </w:r>
          </w:p>
        </w:tc>
        <w:tc>
          <w:tcPr>
            <w:tcW w:w="1315" w:type="dxa"/>
          </w:tcPr>
          <w:p w14:paraId="46D2D1F8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33 (29 provided accurate 24-hour urine collections)</w:t>
            </w:r>
          </w:p>
        </w:tc>
        <w:tc>
          <w:tcPr>
            <w:tcW w:w="1466" w:type="dxa"/>
          </w:tcPr>
          <w:p w14:paraId="20CDE219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SGLT2i naive</w:t>
            </w:r>
          </w:p>
          <w:p w14:paraId="1567AC1B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-Patients with</w:t>
            </w:r>
          </w:p>
          <w:p w14:paraId="4542452D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chronic heart failure NYHA functional classes I/II </w:t>
            </w:r>
          </w:p>
          <w:p w14:paraId="1A64A01F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- Reduced LVEF </w:t>
            </w:r>
          </w:p>
        </w:tc>
        <w:tc>
          <w:tcPr>
            <w:tcW w:w="1415" w:type="dxa"/>
          </w:tcPr>
          <w:p w14:paraId="215F97C3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Change from baseline in urine osmolyte</w:t>
            </w:r>
          </w:p>
          <w:p w14:paraId="6B4DC6CA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Concentration.</w:t>
            </w:r>
          </w:p>
        </w:tc>
        <w:tc>
          <w:tcPr>
            <w:tcW w:w="1188" w:type="dxa"/>
          </w:tcPr>
          <w:p w14:paraId="21D02101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Increase in urine glucose</w:t>
            </w:r>
          </w:p>
          <w:p w14:paraId="488EF350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excretion by 3.3 mmol/kg/d (95% CI: 2.51–4.04; P &lt; 0.0001) within 48 hours (early) which persisted after 4 weeks</w:t>
            </w:r>
            <w:r w:rsidRPr="00BD308B" w:rsidDel="001D02F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 xml:space="preserve"> </w:t>
            </w: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  <w:t>(late;</w:t>
            </w:r>
          </w:p>
          <w:p w14:paraId="2F1916A3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7 mmol/kg/d [95% CI: 1.98–3.51]; P &lt; 0.0001).</w:t>
            </w:r>
            <w:r w:rsidRPr="00BD308B" w:rsidDel="001D02F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825" w:type="dxa"/>
          </w:tcPr>
          <w:p w14:paraId="70862522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/>
              </w:rPr>
              <w:t>- Increased serum copeptin early and late leading to a reduction in</w:t>
            </w:r>
          </w:p>
          <w:p w14:paraId="654B72D9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/>
              </w:rPr>
              <w:t>free water clearance and elevated urine concentrations</w:t>
            </w:r>
          </w:p>
          <w:p w14:paraId="1A81E572" w14:textId="77777777" w:rsidR="00383F00" w:rsidRPr="00BD308B" w:rsidRDefault="00383F00" w:rsidP="00DB77A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/>
              </w:rPr>
              <w:t xml:space="preserve">-No significant increase in urine </w:t>
            </w:r>
          </w:p>
          <w:p w14:paraId="044C0E80" w14:textId="77777777" w:rsidR="00383F00" w:rsidRPr="00BD308B" w:rsidRDefault="00383F00" w:rsidP="00DB77A6">
            <w:pPr>
              <w:rPr>
                <w:rFonts w:ascii="Calibri" w:eastAsia="Times New Roman" w:hAnsi="Calibri" w:cs="Calibri"/>
                <w:sz w:val="20"/>
                <w:szCs w:val="20"/>
                <w:lang w:val="en-GB"/>
              </w:rPr>
            </w:pPr>
            <w:r w:rsidRPr="00BD308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GB"/>
              </w:rPr>
              <w:t xml:space="preserve"> volume </w:t>
            </w:r>
          </w:p>
        </w:tc>
      </w:tr>
    </w:tbl>
    <w:p w14:paraId="27B8D4D3" w14:textId="77777777" w:rsidR="00383F00" w:rsidRPr="00BD308B" w:rsidRDefault="00383F00" w:rsidP="00383F00">
      <w:pPr>
        <w:rPr>
          <w:rFonts w:ascii="Calibri" w:hAnsi="Calibri" w:cs="Calibri"/>
          <w:sz w:val="20"/>
          <w:szCs w:val="20"/>
          <w:lang w:val="en-GB"/>
        </w:rPr>
      </w:pPr>
      <w:r w:rsidRPr="00BD308B">
        <w:rPr>
          <w:rFonts w:ascii="Calibri" w:hAnsi="Calibri" w:cs="Calibri"/>
          <w:sz w:val="20"/>
          <w:szCs w:val="20"/>
          <w:lang w:val="en-GB"/>
        </w:rPr>
        <w:t>AF, atrial fibrillation; ADHF, acute decompensated heart failure; AHF, acute heart failure; BNP, -type natriuretic peptide; CI, confidence interval; CV, cardiovascular; eGFR, estimated glomerular filtration rate; HF, heart failure; HFH, hospitalisation for heart failure; HR, hazard ratio; IV, intravenous; KCCQ-TSS, Kansas City Cardiomyopathy Questionnaire Total Symptom Score; LVEF, left ventricular ejection fraction; NYHA, New York Heart Association; NT-proBNP, N-terminal pro B-type natriuretic peptide; OR, odds ratio; PV, plasma volume; SD, standard deviation; T2DM, type 2 diabetes mellitus; VAS, visual analogue scale; WHF, worsening heart failure; 6MWT, 6-minute walking test;</w:t>
      </w:r>
    </w:p>
    <w:p w14:paraId="78C964D0" w14:textId="77777777" w:rsidR="00383F00" w:rsidRPr="00BD308B" w:rsidRDefault="00383F00" w:rsidP="00383F00">
      <w:pPr>
        <w:spacing w:after="0" w:line="240" w:lineRule="auto"/>
        <w:rPr>
          <w:rFonts w:ascii="Calibri" w:eastAsia="Times New Roman" w:hAnsi="Calibri" w:cs="Calibri"/>
          <w:color w:val="000000"/>
          <w:sz w:val="20"/>
          <w:szCs w:val="20"/>
          <w:lang w:val="en-CA"/>
        </w:rPr>
      </w:pPr>
      <w:r w:rsidRPr="00BD308B">
        <w:rPr>
          <w:rFonts w:ascii="Calibri" w:hAnsi="Calibri" w:cs="Calibri"/>
          <w:b/>
          <w:sz w:val="20"/>
          <w:szCs w:val="20"/>
          <w:lang w:val="en-GB"/>
        </w:rPr>
        <w:lastRenderedPageBreak/>
        <w:t>*</w:t>
      </w:r>
      <w:r w:rsidRPr="00BD308B">
        <w:rPr>
          <w:rFonts w:ascii="Calibri" w:eastAsia="Times New Roman" w:hAnsi="Calibri" w:cs="Calibri"/>
          <w:color w:val="000000"/>
          <w:sz w:val="20"/>
          <w:szCs w:val="20"/>
          <w:lang w:val="en-CA"/>
        </w:rPr>
        <w:t>Patients are considered stabilized if they have: a systolic blood pressure ≥100mmHg and no symptoms of hypotension in the preceding 6 h; no increase in the intravenous (i.v.) diuretic dose for 6 h prior to randomization; no i.v. vasodilators including nitrates within the last 6 h, and no i.v. inotropic drugs for 24 h</w:t>
      </w:r>
    </w:p>
    <w:p w14:paraId="612D6850" w14:textId="77777777" w:rsidR="00383F00" w:rsidRPr="00BD308B" w:rsidRDefault="00383F00" w:rsidP="00383F00">
      <w:pPr>
        <w:spacing w:after="0" w:line="240" w:lineRule="auto"/>
        <w:rPr>
          <w:rFonts w:ascii="Calibri" w:hAnsi="Calibri" w:cs="Calibri"/>
          <w:b/>
          <w:sz w:val="20"/>
          <w:szCs w:val="20"/>
          <w:lang w:val="en-GB"/>
        </w:rPr>
      </w:pPr>
    </w:p>
    <w:p w14:paraId="26079C81" w14:textId="77777777" w:rsidR="00383F00" w:rsidRPr="00BD308B" w:rsidRDefault="00383F00" w:rsidP="00383F00">
      <w:pPr>
        <w:rPr>
          <w:rFonts w:ascii="Calibri" w:hAnsi="Calibri" w:cs="Calibri"/>
          <w:sz w:val="20"/>
          <w:szCs w:val="20"/>
          <w:lang w:val="en-GB"/>
        </w:rPr>
      </w:pPr>
      <w:r w:rsidRPr="00BD308B">
        <w:rPr>
          <w:rFonts w:ascii="Calibri" w:hAnsi="Calibri" w:cs="Calibri"/>
          <w:sz w:val="20"/>
          <w:szCs w:val="20"/>
          <w:lang w:val="en-GB"/>
        </w:rPr>
        <w:t>#Patients in the dapagliflozin group received higher doses of furosemide (mean cumulative dose of furosemide at 96 h was 977 (±492) mg in the dapagliflozin group and 704 (±428) mg in the metolazone group)</w:t>
      </w:r>
    </w:p>
    <w:p w14:paraId="0D0BD9BB" w14:textId="77777777" w:rsidR="00383F00" w:rsidRPr="00BD308B" w:rsidRDefault="00383F00" w:rsidP="00383F00">
      <w:pPr>
        <w:rPr>
          <w:rFonts w:ascii="Calibri" w:hAnsi="Calibri" w:cs="Calibri"/>
          <w:sz w:val="20"/>
          <w:szCs w:val="20"/>
          <w:lang w:val="en-GB"/>
        </w:rPr>
      </w:pPr>
      <w:r w:rsidRPr="00BD308B">
        <w:rPr>
          <w:rFonts w:ascii="Calibri" w:hAnsi="Calibri" w:cs="Calibri"/>
          <w:sz w:val="20"/>
          <w:szCs w:val="20"/>
          <w:lang w:val="en-GB"/>
        </w:rPr>
        <w:t>^Tamaki et al. used the (%ΔPV) was calculated using the Strauss formula as follows: %ΔPV=([(hemoglobin1/hemoglobin2)×([100−hematocrit2]/[100−hematocrit1])]−1)×100 (%), where 1=baseline values and 2=subsequent values. PV is inappropriately estimated based on Strauss formula</w:t>
      </w:r>
    </w:p>
    <w:p w14:paraId="3B360C5F" w14:textId="77777777" w:rsidR="00383F00" w:rsidRPr="00BD308B" w:rsidRDefault="00383F00">
      <w:pPr>
        <w:rPr>
          <w:rFonts w:ascii="Calibri" w:hAnsi="Calibri" w:cs="Calibri"/>
          <w:sz w:val="20"/>
          <w:szCs w:val="20"/>
          <w:lang w:val="it-IT"/>
        </w:rPr>
      </w:pPr>
    </w:p>
    <w:sectPr w:rsidR="00383F00" w:rsidRPr="00BD308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50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83F00"/>
    <w:rsid w:val="000A2006"/>
    <w:rsid w:val="0016728A"/>
    <w:rsid w:val="00383F00"/>
    <w:rsid w:val="00482581"/>
    <w:rsid w:val="00622B98"/>
    <w:rsid w:val="007208F7"/>
    <w:rsid w:val="009945DC"/>
    <w:rsid w:val="00B01B29"/>
    <w:rsid w:val="00BD308B"/>
    <w:rsid w:val="00C91809"/>
    <w:rsid w:val="00CE3436"/>
    <w:rsid w:val="00D663BA"/>
    <w:rsid w:val="00F737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A42E7BD"/>
  <w15:chartTrackingRefBased/>
  <w15:docId w15:val="{697EFD18-73FF-4764-9E6C-6DDE7C4B0D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sv-S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83F00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83F0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83F00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83F00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83F00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83F00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83F00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83F00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83F00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83F0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83F0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83F00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83F00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83F00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83F00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83F00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83F00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83F00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83F00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83F0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83F00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83F0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83F00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83F00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83F00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83F0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83F0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83F00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83F00"/>
    <w:rPr>
      <w:b/>
      <w:bCs/>
      <w:smallCaps/>
      <w:color w:val="0F4761" w:themeColor="accent1" w:themeShade="BF"/>
      <w:spacing w:val="5"/>
    </w:rPr>
  </w:style>
  <w:style w:type="character" w:styleId="CommentReference">
    <w:name w:val="annotation reference"/>
    <w:basedOn w:val="DefaultParagraphFont"/>
    <w:uiPriority w:val="99"/>
    <w:semiHidden/>
    <w:unhideWhenUsed/>
    <w:rsid w:val="00383F0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83F00"/>
    <w:pPr>
      <w:spacing w:line="240" w:lineRule="auto"/>
    </w:pPr>
    <w:rPr>
      <w:kern w:val="0"/>
      <w:sz w:val="20"/>
      <w:szCs w:val="20"/>
      <w:lang w:val="it-IT"/>
      <w14:ligatures w14:val="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83F00"/>
    <w:rPr>
      <w:kern w:val="0"/>
      <w:sz w:val="20"/>
      <w:szCs w:val="20"/>
      <w:lang w:val="it-IT"/>
      <w14:ligatures w14:val="none"/>
    </w:rPr>
  </w:style>
  <w:style w:type="table" w:styleId="TableGrid">
    <w:name w:val="Table Grid"/>
    <w:basedOn w:val="TableNormal"/>
    <w:uiPriority w:val="39"/>
    <w:rsid w:val="00383F00"/>
    <w:pPr>
      <w:spacing w:after="0" w:line="240" w:lineRule="auto"/>
    </w:pPr>
    <w:rPr>
      <w:kern w:val="0"/>
      <w:lang w:val="it-IT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1293</Words>
  <Characters>6853</Characters>
  <Application>Microsoft Office Word</Application>
  <DocSecurity>0</DocSecurity>
  <Lines>57</Lines>
  <Paragraphs>16</Paragraphs>
  <ScaleCrop>false</ScaleCrop>
  <Company/>
  <LinksUpToDate>false</LinksUpToDate>
  <CharactersWithSpaces>81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a Tomasoni</dc:creator>
  <cp:keywords/>
  <dc:description/>
  <cp:lastModifiedBy>Daniela Tomasoni</cp:lastModifiedBy>
  <cp:revision>5</cp:revision>
  <dcterms:created xsi:type="dcterms:W3CDTF">2025-03-30T18:10:00Z</dcterms:created>
  <dcterms:modified xsi:type="dcterms:W3CDTF">2025-03-30T19:33:00Z</dcterms:modified>
</cp:coreProperties>
</file>